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49357" w14:textId="73916E8F" w:rsidR="006872DC" w:rsidRDefault="00B47A33" w:rsidP="006872DC">
      <w:pPr>
        <w:pStyle w:val="Title"/>
        <w:jc w:val="center"/>
        <w:rPr>
          <w:b/>
          <w:bCs/>
        </w:rPr>
      </w:pPr>
      <w:r w:rsidRPr="00B47A33">
        <w:rPr>
          <w:b/>
          <w:bCs/>
        </w:rPr>
        <w:t xml:space="preserve">Document Text analysis with </w:t>
      </w:r>
      <w:r w:rsidR="00970873">
        <w:rPr>
          <w:b/>
          <w:bCs/>
        </w:rPr>
        <w:t>Latent Semantic Analysis</w:t>
      </w:r>
    </w:p>
    <w:p w14:paraId="566BC5B4" w14:textId="7F8C7D54" w:rsidR="006872DC" w:rsidRDefault="006872DC" w:rsidP="006872DC"/>
    <w:p w14:paraId="4BB0F1C8" w14:textId="2BC388B9" w:rsidR="006872DC" w:rsidRDefault="006872DC" w:rsidP="006872DC">
      <w:pPr>
        <w:pStyle w:val="Subtitle"/>
      </w:pPr>
      <w:r>
        <w:t>Abstract</w:t>
      </w:r>
    </w:p>
    <w:p w14:paraId="0760E0D3" w14:textId="33E6D308" w:rsidR="006872DC" w:rsidRDefault="006872DC" w:rsidP="006872DC">
      <w:r>
        <w:t>Contents</w:t>
      </w:r>
    </w:p>
    <w:p w14:paraId="393AA97C" w14:textId="215F270A" w:rsidR="000B0335" w:rsidRDefault="000B0335" w:rsidP="000B0335">
      <w:pPr>
        <w:pStyle w:val="Heading1"/>
      </w:pPr>
      <w:r>
        <w:t>Chapter 1 Introduction</w:t>
      </w:r>
    </w:p>
    <w:p w14:paraId="1C23A6C2" w14:textId="77777777" w:rsidR="00F76B96" w:rsidRDefault="002A3DDA" w:rsidP="006E7A8F">
      <w:pPr>
        <w:jc w:val="both"/>
      </w:pPr>
      <w:r>
        <w:t xml:space="preserve">The </w:t>
      </w:r>
      <w:r w:rsidR="00CB6A61">
        <w:t>p</w:t>
      </w:r>
      <w:r>
        <w:t xml:space="preserve">roject is to develop an </w:t>
      </w:r>
      <w:r w:rsidR="00CF2513">
        <w:t>application to</w:t>
      </w:r>
      <w:r w:rsidR="006A2CAC">
        <w:t xml:space="preserve"> </w:t>
      </w:r>
      <w:r w:rsidR="00377400">
        <w:t xml:space="preserve">analyse </w:t>
      </w:r>
      <w:r w:rsidR="007D326C">
        <w:t xml:space="preserve">and </w:t>
      </w:r>
      <w:r w:rsidR="007B28B7">
        <w:t xml:space="preserve">derive the text corpus of </w:t>
      </w:r>
      <w:r w:rsidR="00AD0B4F">
        <w:t xml:space="preserve">different </w:t>
      </w:r>
      <w:r w:rsidR="009E25CF">
        <w:t>types of document</w:t>
      </w:r>
      <w:r w:rsidR="00D0114E">
        <w:t>s</w:t>
      </w:r>
      <w:r w:rsidR="00AE1D5D">
        <w:t xml:space="preserve"> </w:t>
      </w:r>
      <w:r w:rsidR="002C7033">
        <w:t>semantically</w:t>
      </w:r>
      <w:r w:rsidR="00AE1D5D">
        <w:t>.</w:t>
      </w:r>
      <w:r w:rsidR="002C7033">
        <w:t xml:space="preserve"> </w:t>
      </w:r>
      <w:r w:rsidR="00AE1D5D">
        <w:t>L</w:t>
      </w:r>
      <w:r w:rsidR="006A2CAC">
        <w:t xml:space="preserve">ike documents with </w:t>
      </w:r>
      <w:r w:rsidR="00E377FE">
        <w:t xml:space="preserve">scientific </w:t>
      </w:r>
      <w:r w:rsidR="006A2CAC">
        <w:t>research</w:t>
      </w:r>
      <w:r w:rsidR="00E377FE">
        <w:t xml:space="preserve"> papers, </w:t>
      </w:r>
      <w:r w:rsidR="002D62B3">
        <w:t xml:space="preserve">non-scientific papers, </w:t>
      </w:r>
      <w:r w:rsidR="007B28B7">
        <w:t>psychology papers, etc., by extracting the statistical insights from the data</w:t>
      </w:r>
      <w:r w:rsidR="00663B95">
        <w:t xml:space="preserve"> </w:t>
      </w:r>
      <w:r w:rsidR="00231ED5">
        <w:t xml:space="preserve">using </w:t>
      </w:r>
      <w:r w:rsidR="00663B95">
        <w:t xml:space="preserve">Latent Semantic Analysis (LSA). </w:t>
      </w:r>
      <w:r w:rsidR="00924511">
        <w:t xml:space="preserve">LSA is </w:t>
      </w:r>
      <w:r w:rsidR="002355AE">
        <w:t xml:space="preserve">a </w:t>
      </w:r>
      <w:r w:rsidR="00502DCE">
        <w:t>natural language processing technique</w:t>
      </w:r>
      <w:r w:rsidR="003047E9">
        <w:t xml:space="preserve"> </w:t>
      </w:r>
      <w:r w:rsidR="000D1B6F">
        <w:t xml:space="preserve">based on linear algebra </w:t>
      </w:r>
      <w:r w:rsidR="00747B2A">
        <w:t xml:space="preserve">that </w:t>
      </w:r>
      <w:r w:rsidR="00A876A3">
        <w:t xml:space="preserve">tries to capture and code the semantics of </w:t>
      </w:r>
      <w:r w:rsidR="00BB5E08">
        <w:t xml:space="preserve">words and documents at </w:t>
      </w:r>
      <w:r w:rsidR="002152BD">
        <w:t xml:space="preserve">different levels </w:t>
      </w:r>
      <w:r w:rsidR="003047E9">
        <w:t xml:space="preserve">of </w:t>
      </w:r>
      <w:r w:rsidR="004B495A">
        <w:t xml:space="preserve">document </w:t>
      </w:r>
      <w:r w:rsidR="002152BD">
        <w:t xml:space="preserve">like paragraph level, </w:t>
      </w:r>
      <w:r w:rsidR="00502DCE">
        <w:t>document level, etc</w:t>
      </w:r>
      <w:r w:rsidR="007B28B7">
        <w:t>.</w:t>
      </w:r>
      <w:r w:rsidR="00DB487F">
        <w:t xml:space="preserve"> </w:t>
      </w:r>
      <w:r w:rsidR="002348C5">
        <w:fldChar w:fldCharType="begin"/>
      </w:r>
      <w:r w:rsidR="002348C5">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rsidR="002348C5">
        <w:fldChar w:fldCharType="separate"/>
      </w:r>
      <w:r w:rsidR="002348C5" w:rsidRPr="002348C5">
        <w:rPr>
          <w:rFonts w:ascii="Calibri" w:hAnsi="Calibri" w:cs="Calibri"/>
        </w:rPr>
        <w:t>(Pilato and Vassallo, 2015)</w:t>
      </w:r>
      <w:r w:rsidR="002348C5">
        <w:fldChar w:fldCharType="end"/>
      </w:r>
      <w:r w:rsidR="002D397C">
        <w:t>.</w:t>
      </w:r>
      <w:r w:rsidR="003538C5">
        <w:t xml:space="preserve"> </w:t>
      </w:r>
      <w:r w:rsidR="00CE7417">
        <w:t xml:space="preserve">My interest in machine learning </w:t>
      </w:r>
      <w:r w:rsidR="000D05CA">
        <w:t>and the</w:t>
      </w:r>
      <w:r w:rsidR="001F30A8">
        <w:t xml:space="preserve"> scope of the</w:t>
      </w:r>
      <w:r w:rsidR="000D05CA">
        <w:t xml:space="preserve"> depth of </w:t>
      </w:r>
      <w:r w:rsidR="00B779DA">
        <w:t>knowledge I</w:t>
      </w:r>
      <w:r w:rsidR="00141B4C">
        <w:t xml:space="preserve"> can</w:t>
      </w:r>
      <w:r w:rsidR="00B779DA">
        <w:t xml:space="preserve"> acquire </w:t>
      </w:r>
      <w:r w:rsidR="00141B4C">
        <w:t>from the subject</w:t>
      </w:r>
      <w:r w:rsidR="00B905DF">
        <w:t>,</w:t>
      </w:r>
      <w:r w:rsidR="00141B4C">
        <w:t xml:space="preserve"> </w:t>
      </w:r>
      <w:r w:rsidR="001F30A8">
        <w:t xml:space="preserve">and </w:t>
      </w:r>
      <w:r w:rsidR="00B905DF">
        <w:t xml:space="preserve">the </w:t>
      </w:r>
      <w:r w:rsidR="001F30A8">
        <w:t xml:space="preserve">amount of research </w:t>
      </w:r>
      <w:r w:rsidR="004823F5">
        <w:t xml:space="preserve">that </w:t>
      </w:r>
      <w:r w:rsidR="00B905DF">
        <w:t>can be produced</w:t>
      </w:r>
      <w:r w:rsidR="004823F5">
        <w:t xml:space="preserve"> is </w:t>
      </w:r>
      <w:r w:rsidR="00A52189">
        <w:t>excellen</w:t>
      </w:r>
      <w:r w:rsidR="004823F5">
        <w:t>t</w:t>
      </w:r>
      <w:r w:rsidR="00CB6A61">
        <w:t>,</w:t>
      </w:r>
      <w:r w:rsidR="0020457E">
        <w:t xml:space="preserve"> </w:t>
      </w:r>
      <w:r w:rsidR="00CB6A61">
        <w:t>and the challenging level of this project</w:t>
      </w:r>
      <w:r w:rsidR="0068051B">
        <w:t xml:space="preserve"> made me choose this </w:t>
      </w:r>
      <w:r w:rsidR="00736197">
        <w:t>project.</w:t>
      </w:r>
    </w:p>
    <w:p w14:paraId="497AFFDE" w14:textId="34A2E2EF" w:rsidR="00DD0679" w:rsidRPr="006E7A8F" w:rsidRDefault="00736197" w:rsidP="006E7A8F">
      <w:pPr>
        <w:jc w:val="both"/>
      </w:pPr>
      <w:r>
        <w:t xml:space="preserve"> </w:t>
      </w:r>
      <w:r w:rsidR="00501FB6">
        <w:t>A lot</w:t>
      </w:r>
      <w:r w:rsidR="00522069">
        <w:t xml:space="preserve"> of</w:t>
      </w:r>
      <w:r w:rsidR="00501FB6">
        <w:t xml:space="preserve"> research </w:t>
      </w:r>
      <w:r w:rsidR="007B177F">
        <w:t xml:space="preserve">has already been </w:t>
      </w:r>
      <w:r w:rsidR="002D7FA9">
        <w:t>produced in this area.</w:t>
      </w:r>
      <w:r w:rsidR="00522069">
        <w:t xml:space="preserve"> </w:t>
      </w:r>
      <w:r w:rsidR="002D7FA9">
        <w:t>From</w:t>
      </w:r>
      <w:r w:rsidR="00522F92">
        <w:fldChar w:fldCharType="begin"/>
      </w:r>
      <w:r w:rsidR="00522F9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522F92">
        <w:fldChar w:fldCharType="separate"/>
      </w:r>
      <w:r w:rsidR="00522F92" w:rsidRPr="00522F92">
        <w:rPr>
          <w:rFonts w:ascii="Calibri" w:hAnsi="Calibri" w:cs="Calibri"/>
        </w:rPr>
        <w:t>(Mohamed and Watada, 2010)</w:t>
      </w:r>
      <w:r w:rsidR="00522F92">
        <w:fldChar w:fldCharType="end"/>
      </w:r>
      <w:r w:rsidR="009A13A1">
        <w:t>,</w:t>
      </w:r>
      <w:r w:rsidR="008F69EF">
        <w:t xml:space="preserve"> </w:t>
      </w:r>
      <w:r w:rsidR="00C67242">
        <w:t xml:space="preserve">an </w:t>
      </w:r>
      <w:r w:rsidR="00933CC6">
        <w:t>LSA approach</w:t>
      </w:r>
      <w:r w:rsidR="006F59BC">
        <w:t xml:space="preserve"> to document classification</w:t>
      </w:r>
      <w:r w:rsidR="00270F4F">
        <w:t xml:space="preserve"> for knowledge </w:t>
      </w:r>
      <w:r w:rsidR="00C67242">
        <w:t>appl</w:t>
      </w:r>
      <w:r w:rsidR="00A27CBF">
        <w:t xml:space="preserve">ication </w:t>
      </w:r>
      <w:r w:rsidR="00270F4F">
        <w:t>acquisition</w:t>
      </w:r>
      <w:r w:rsidR="00910544">
        <w:t xml:space="preserve"> </w:t>
      </w:r>
      <w:r w:rsidR="00A27CBF">
        <w:t xml:space="preserve">has been </w:t>
      </w:r>
      <w:r w:rsidR="00910544">
        <w:t>proposed</w:t>
      </w:r>
      <w:r w:rsidR="00F5268C">
        <w:t>,</w:t>
      </w:r>
      <w:r w:rsidR="00910544">
        <w:t xml:space="preserve"> </w:t>
      </w:r>
      <w:r w:rsidR="00F5268C">
        <w:t xml:space="preserve">but the classification of documents is done by </w:t>
      </w:r>
      <w:r w:rsidR="001E46C2">
        <w:t>generating</w:t>
      </w:r>
      <w:r w:rsidR="000A503A">
        <w:t xml:space="preserve"> </w:t>
      </w:r>
      <w:r w:rsidR="001E46C2">
        <w:t xml:space="preserve">a </w:t>
      </w:r>
      <w:r w:rsidR="00805822">
        <w:t xml:space="preserve">set of words </w:t>
      </w:r>
      <w:r w:rsidR="00493DB9">
        <w:t>with high weight</w:t>
      </w:r>
      <w:r w:rsidR="00A05B10">
        <w:t>s from the document</w:t>
      </w:r>
      <w:r w:rsidR="00493DB9">
        <w:t xml:space="preserve"> </w:t>
      </w:r>
      <w:r w:rsidR="00590F7D">
        <w:t>and matching them to a predefined dictionary of categorised words</w:t>
      </w:r>
      <w:r w:rsidR="00366334">
        <w:t xml:space="preserve"> obtained f</w:t>
      </w:r>
      <w:r w:rsidR="00CD5C27">
        <w:t>ro</w:t>
      </w:r>
      <w:r w:rsidR="00366334">
        <w:t>m tra</w:t>
      </w:r>
      <w:r w:rsidR="00CD5C27">
        <w:t>in</w:t>
      </w:r>
      <w:r w:rsidR="00366334">
        <w:t xml:space="preserve">ing the </w:t>
      </w:r>
      <w:r w:rsidR="00CD5C27">
        <w:t>documents</w:t>
      </w:r>
      <w:r w:rsidR="00590F7D">
        <w:t>.</w:t>
      </w:r>
      <w:r w:rsidR="00A05B10">
        <w:t xml:space="preserve"> The scope of using </w:t>
      </w:r>
      <w:r w:rsidR="00405202">
        <w:t>a predefined dictionary</w:t>
      </w:r>
      <w:r w:rsidR="007E2449">
        <w:t xml:space="preserve"> to the model</w:t>
      </w:r>
      <w:r w:rsidR="00405202">
        <w:t xml:space="preserve"> might not be the ultimate or the best so</w:t>
      </w:r>
      <w:r w:rsidR="00ED6A56">
        <w:t>l</w:t>
      </w:r>
      <w:r w:rsidR="00405202">
        <w:t xml:space="preserve">ution </w:t>
      </w:r>
      <w:r w:rsidR="00ED6A56">
        <w:t>to categorise the documents effectively</w:t>
      </w:r>
      <w:r w:rsidR="00D53E5A">
        <w:t xml:space="preserve">. </w:t>
      </w:r>
      <w:r w:rsidR="00134B0B">
        <w:t>T</w:t>
      </w:r>
      <w:r w:rsidR="00D53E5A">
        <w:t xml:space="preserve">o </w:t>
      </w:r>
      <w:r w:rsidR="005311AC">
        <w:t>avoid this limitation</w:t>
      </w:r>
      <w:r w:rsidR="00134B0B">
        <w:t>,</w:t>
      </w:r>
      <w:r w:rsidR="005311AC">
        <w:t xml:space="preserve"> </w:t>
      </w:r>
      <w:r w:rsidR="00134B0B">
        <w:t xml:space="preserve">a statistical method needs to be developed </w:t>
      </w:r>
      <w:r w:rsidR="00BC36AA">
        <w:t xml:space="preserve">to derive the </w:t>
      </w:r>
      <w:r w:rsidR="004B2A80">
        <w:t>semantic</w:t>
      </w:r>
      <w:r w:rsidR="00D04726">
        <w:t xml:space="preserve"> </w:t>
      </w:r>
      <w:r w:rsidR="004B2A80">
        <w:t xml:space="preserve">distance between the </w:t>
      </w:r>
      <w:r w:rsidR="0002083E">
        <w:t xml:space="preserve">weighted words. </w:t>
      </w:r>
      <w:r w:rsidR="007824B4">
        <w:t xml:space="preserve">Knowing that there are many algorithms </w:t>
      </w:r>
      <w:r w:rsidR="00357097">
        <w:t xml:space="preserve">to </w:t>
      </w:r>
      <w:r w:rsidR="00825168">
        <w:t>analyse the document semantically</w:t>
      </w:r>
      <w:r w:rsidR="000E52BD">
        <w:t>, know</w:t>
      </w:r>
      <w:r w:rsidR="00620C7A">
        <w:t>ing</w:t>
      </w:r>
      <w:r w:rsidR="000E52BD">
        <w:t xml:space="preserve"> the best algorithm</w:t>
      </w:r>
      <w:r w:rsidR="00825168">
        <w:t xml:space="preserve"> to</w:t>
      </w:r>
      <w:r w:rsidR="000E52BD">
        <w:t xml:space="preserve"> </w:t>
      </w:r>
      <w:r w:rsidR="00F37397">
        <w:t>produce weighted words to analyse the document</w:t>
      </w:r>
      <w:r w:rsidR="00620C7A">
        <w:t xml:space="preserve"> is a problem</w:t>
      </w:r>
      <w:r w:rsidR="00350DB8">
        <w:t>. T</w:t>
      </w:r>
      <w:r w:rsidR="00E7418F">
        <w:t>here are many statistical methods to test the results</w:t>
      </w:r>
      <w:r w:rsidR="00350DB8">
        <w:t>,</w:t>
      </w:r>
      <w:r w:rsidR="00E7418F">
        <w:t xml:space="preserve"> like </w:t>
      </w:r>
      <w:r w:rsidR="00720B9F">
        <w:t xml:space="preserve">the </w:t>
      </w:r>
      <w:r w:rsidR="00CB5C6B">
        <w:t>chi-square test, t-test, Mantel test</w:t>
      </w:r>
      <w:r w:rsidR="00CD5C27">
        <w:t>. C</w:t>
      </w:r>
      <w:r w:rsidR="00B83968">
        <w:t>hoosing one that suites to</w:t>
      </w:r>
      <w:r w:rsidR="001F58C6">
        <w:t xml:space="preserve"> the project</w:t>
      </w:r>
      <w:r w:rsidR="00CD5C27">
        <w:t xml:space="preserve"> results</w:t>
      </w:r>
      <w:r w:rsidR="001F58C6">
        <w:t xml:space="preserve"> is a problem</w:t>
      </w:r>
      <w:r w:rsidR="00CC1E2D">
        <w:t xml:space="preserve">. </w:t>
      </w:r>
      <w:r w:rsidR="00E5127E">
        <w:t>So,</w:t>
      </w:r>
      <w:r w:rsidR="00283639">
        <w:t xml:space="preserve"> the research question raises here. </w:t>
      </w:r>
      <w:r w:rsidR="004D45D4">
        <w:t xml:space="preserve">What </w:t>
      </w:r>
      <w:r w:rsidR="00773293">
        <w:t xml:space="preserve">machine learning algorithm is </w:t>
      </w:r>
      <w:r w:rsidR="00CB2CC6">
        <w:t xml:space="preserve">effective to analyse the </w:t>
      </w:r>
      <w:r w:rsidR="00620C7A">
        <w:t xml:space="preserve">document corpus? And What </w:t>
      </w:r>
      <w:r w:rsidR="00D6043D">
        <w:t>test best fits to</w:t>
      </w:r>
      <w:r w:rsidR="00D04726">
        <w:t xml:space="preserve"> </w:t>
      </w:r>
      <w:r w:rsidR="00B87527">
        <w:t>test the results statistically</w:t>
      </w:r>
      <w:r w:rsidR="002575FC">
        <w:t>?</w:t>
      </w:r>
    </w:p>
    <w:p w14:paraId="366E5673" w14:textId="7931E8DB" w:rsidR="00601C70" w:rsidRPr="00601C70" w:rsidRDefault="00065AE3" w:rsidP="00084120">
      <w:pPr>
        <w:pStyle w:val="Heading1"/>
      </w:pPr>
      <w:r>
        <w:t>Chapter 2 Literature Review</w:t>
      </w:r>
    </w:p>
    <w:p w14:paraId="7C0F4ED6" w14:textId="2DEECC90" w:rsidR="00065AE3" w:rsidRDefault="00065AE3" w:rsidP="00065AE3">
      <w:pPr>
        <w:pStyle w:val="Heading1"/>
      </w:pPr>
      <w:r>
        <w:t>Chapter 3 Imple</w:t>
      </w:r>
      <w:r w:rsidR="00E900D2">
        <w:t>mentation</w:t>
      </w:r>
    </w:p>
    <w:p w14:paraId="3D2A6E34" w14:textId="1F65D9BF" w:rsidR="00E900D2" w:rsidRPr="00E900D2" w:rsidRDefault="00E900D2" w:rsidP="00E900D2">
      <w:pPr>
        <w:pStyle w:val="Heading1"/>
      </w:pPr>
      <w:r>
        <w:t>Chapter 4 Experiment</w:t>
      </w:r>
      <w:r w:rsidR="006E7A8F">
        <w:t xml:space="preserve"> Design </w:t>
      </w:r>
      <w:proofErr w:type="gramStart"/>
      <w:r w:rsidR="006E7A8F">
        <w:t>And</w:t>
      </w:r>
      <w:proofErr w:type="gramEnd"/>
      <w:r w:rsidR="006E7A8F">
        <w:t xml:space="preserve"> Results</w:t>
      </w:r>
    </w:p>
    <w:sectPr w:rsidR="00E900D2" w:rsidRPr="00E900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K0NDA0sjS0tDQzM7VQ0lEKTi0uzszPAykwqgUAW7lzbywAAAA="/>
  </w:docVars>
  <w:rsids>
    <w:rsidRoot w:val="004E2794"/>
    <w:rsid w:val="0002083E"/>
    <w:rsid w:val="000524C0"/>
    <w:rsid w:val="00065AE3"/>
    <w:rsid w:val="00084120"/>
    <w:rsid w:val="000A503A"/>
    <w:rsid w:val="000B0335"/>
    <w:rsid w:val="000B68C8"/>
    <w:rsid w:val="000D05CA"/>
    <w:rsid w:val="000D1B6F"/>
    <w:rsid w:val="000E52BD"/>
    <w:rsid w:val="00134B0B"/>
    <w:rsid w:val="00141B4C"/>
    <w:rsid w:val="0016252B"/>
    <w:rsid w:val="00196322"/>
    <w:rsid w:val="001D7D96"/>
    <w:rsid w:val="001E46C2"/>
    <w:rsid w:val="001F30A8"/>
    <w:rsid w:val="001F58C6"/>
    <w:rsid w:val="0020457E"/>
    <w:rsid w:val="002152BD"/>
    <w:rsid w:val="00231ED5"/>
    <w:rsid w:val="002348C5"/>
    <w:rsid w:val="002355AE"/>
    <w:rsid w:val="002575FC"/>
    <w:rsid w:val="00270F4F"/>
    <w:rsid w:val="00272D5F"/>
    <w:rsid w:val="00283639"/>
    <w:rsid w:val="002A3DDA"/>
    <w:rsid w:val="002C7033"/>
    <w:rsid w:val="002D397C"/>
    <w:rsid w:val="002D62B3"/>
    <w:rsid w:val="002D7FA9"/>
    <w:rsid w:val="003047E9"/>
    <w:rsid w:val="00305DA5"/>
    <w:rsid w:val="0032574C"/>
    <w:rsid w:val="00350DB8"/>
    <w:rsid w:val="003538C5"/>
    <w:rsid w:val="00357097"/>
    <w:rsid w:val="00366334"/>
    <w:rsid w:val="00377400"/>
    <w:rsid w:val="00405202"/>
    <w:rsid w:val="0044322D"/>
    <w:rsid w:val="004823F5"/>
    <w:rsid w:val="00493DB9"/>
    <w:rsid w:val="0049637A"/>
    <w:rsid w:val="004B2A80"/>
    <w:rsid w:val="004B495A"/>
    <w:rsid w:val="004D45D4"/>
    <w:rsid w:val="004E2794"/>
    <w:rsid w:val="00501FB6"/>
    <w:rsid w:val="00502DCE"/>
    <w:rsid w:val="00522069"/>
    <w:rsid w:val="00522F92"/>
    <w:rsid w:val="005311AC"/>
    <w:rsid w:val="00590F7D"/>
    <w:rsid w:val="005D6583"/>
    <w:rsid w:val="005F7D5B"/>
    <w:rsid w:val="00601C70"/>
    <w:rsid w:val="006063D1"/>
    <w:rsid w:val="00620C7A"/>
    <w:rsid w:val="00663B95"/>
    <w:rsid w:val="0068051B"/>
    <w:rsid w:val="006872DC"/>
    <w:rsid w:val="006A2CAC"/>
    <w:rsid w:val="006E00DB"/>
    <w:rsid w:val="006E7A8F"/>
    <w:rsid w:val="006F59BC"/>
    <w:rsid w:val="00720B9F"/>
    <w:rsid w:val="00736197"/>
    <w:rsid w:val="00747B2A"/>
    <w:rsid w:val="00773293"/>
    <w:rsid w:val="007824B4"/>
    <w:rsid w:val="007B177F"/>
    <w:rsid w:val="007B28B7"/>
    <w:rsid w:val="007D326C"/>
    <w:rsid w:val="007E2449"/>
    <w:rsid w:val="007F116A"/>
    <w:rsid w:val="00805822"/>
    <w:rsid w:val="00825168"/>
    <w:rsid w:val="00826C67"/>
    <w:rsid w:val="0089167E"/>
    <w:rsid w:val="00895C11"/>
    <w:rsid w:val="008C39F6"/>
    <w:rsid w:val="008F69EF"/>
    <w:rsid w:val="009056B9"/>
    <w:rsid w:val="00910544"/>
    <w:rsid w:val="00924511"/>
    <w:rsid w:val="00933CC6"/>
    <w:rsid w:val="0096772B"/>
    <w:rsid w:val="00970873"/>
    <w:rsid w:val="009A13A1"/>
    <w:rsid w:val="009E25CF"/>
    <w:rsid w:val="00A05B10"/>
    <w:rsid w:val="00A27CBF"/>
    <w:rsid w:val="00A52189"/>
    <w:rsid w:val="00A6195B"/>
    <w:rsid w:val="00A876A3"/>
    <w:rsid w:val="00AD0B4F"/>
    <w:rsid w:val="00AE1D5D"/>
    <w:rsid w:val="00B47A33"/>
    <w:rsid w:val="00B779DA"/>
    <w:rsid w:val="00B83968"/>
    <w:rsid w:val="00B87527"/>
    <w:rsid w:val="00B905DF"/>
    <w:rsid w:val="00BA408F"/>
    <w:rsid w:val="00BB5E08"/>
    <w:rsid w:val="00BC36AA"/>
    <w:rsid w:val="00C32CAA"/>
    <w:rsid w:val="00C67242"/>
    <w:rsid w:val="00CB2CC6"/>
    <w:rsid w:val="00CB5C6B"/>
    <w:rsid w:val="00CB6A61"/>
    <w:rsid w:val="00CC1E2D"/>
    <w:rsid w:val="00CD5C27"/>
    <w:rsid w:val="00CE7417"/>
    <w:rsid w:val="00CF2513"/>
    <w:rsid w:val="00D0114E"/>
    <w:rsid w:val="00D03AE5"/>
    <w:rsid w:val="00D04726"/>
    <w:rsid w:val="00D16937"/>
    <w:rsid w:val="00D52AC9"/>
    <w:rsid w:val="00D53E5A"/>
    <w:rsid w:val="00D6043D"/>
    <w:rsid w:val="00D85654"/>
    <w:rsid w:val="00DB487F"/>
    <w:rsid w:val="00DD0679"/>
    <w:rsid w:val="00E30A4F"/>
    <w:rsid w:val="00E377FE"/>
    <w:rsid w:val="00E5127E"/>
    <w:rsid w:val="00E7418F"/>
    <w:rsid w:val="00E7793E"/>
    <w:rsid w:val="00E900D2"/>
    <w:rsid w:val="00ED6A56"/>
    <w:rsid w:val="00EE0D6F"/>
    <w:rsid w:val="00F37397"/>
    <w:rsid w:val="00F47246"/>
    <w:rsid w:val="00F5268C"/>
    <w:rsid w:val="00F76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27558"/>
  <w15:chartTrackingRefBased/>
  <w15:docId w15:val="{E16AE937-BAA6-4AB0-8938-4D9876834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C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3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C6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6C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6C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72D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72DC"/>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B033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895</Words>
  <Characters>5108</Characters>
  <Application>Microsoft Office Word</Application>
  <DocSecurity>0</DocSecurity>
  <Lines>42</Lines>
  <Paragraphs>11</Paragraphs>
  <ScaleCrop>false</ScaleCrop>
  <Company/>
  <LinksUpToDate>false</LinksUpToDate>
  <CharactersWithSpaces>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2</cp:revision>
  <dcterms:created xsi:type="dcterms:W3CDTF">2021-08-02T09:06:00Z</dcterms:created>
  <dcterms:modified xsi:type="dcterms:W3CDTF">2021-08-0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1GXv7Co"/&gt;&lt;style id="http://www.zotero.org/styles/elsevier-harvard" hasBibliography="1" bibliographyStyleHasBeenSet="0"/&gt;&lt;prefs&gt;&lt;pref name="fieldType" value="Field"/&gt;&lt;/prefs&gt;&lt;/data&gt;</vt:lpwstr>
  </property>
</Properties>
</file>